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464BA6">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464BA6">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Pr="00E35FAF" w:rsidRDefault="00464BA6">
      <w:pPr>
        <w:pStyle w:val="NoSpacing"/>
        <w:rPr>
          <w:rFonts w:asciiTheme="majorHAnsi" w:eastAsiaTheme="majorEastAsia" w:hAnsiTheme="majorHAnsi" w:cstheme="majorBidi"/>
          <w:kern w:val="28"/>
        </w:rPr>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35FAF" w:rsidRPr="00E35FAF" w:rsidRDefault="00691EC1" w:rsidP="00E35FAF">
      <w:pPr>
        <w:pStyle w:val="Title"/>
      </w:pPr>
      <w:r w:rsidRPr="00E35FAF">
        <w:t xml:space="preserve"> </w:t>
      </w:r>
      <w:r w:rsidR="00E35FAF" w:rsidRPr="00E35FAF">
        <w:t>How the Declaration of Independence Was Born</w:t>
      </w:r>
    </w:p>
    <w:p w:rsidR="00F10EF4" w:rsidRPr="00F21AEA" w:rsidRDefault="00086DD9" w:rsidP="00E35FAF">
      <w:pPr>
        <w:pStyle w:val="Title"/>
        <w:ind w:firstLine="720"/>
        <w:jc w:val="left"/>
        <w:rPr>
          <w:rFonts w:cstheme="minorHAnsi"/>
          <w:color w:val="181818"/>
          <w:spacing w:val="8"/>
          <w:shd w:val="clear" w:color="auto" w:fill="FFFFFF"/>
        </w:rPr>
      </w:pPr>
      <w:r>
        <w:t xml:space="preserve">Declaration of independence was a draft </w:t>
      </w:r>
      <w:r w:rsidR="00311B25">
        <w:t xml:space="preserve">written by Thomas Jefferson </w:t>
      </w:r>
      <w:r w:rsidR="00CE0874">
        <w:t xml:space="preserve">and has significant importance in the history of </w:t>
      </w:r>
      <w:r w:rsidR="007765A8">
        <w:t xml:space="preserve">the </w:t>
      </w:r>
      <w:r w:rsidR="00CE0874">
        <w:t xml:space="preserve">United States as far as the advent of democracy is concerned. </w:t>
      </w:r>
      <w:r w:rsidR="00095940">
        <w:t xml:space="preserve">America was a </w:t>
      </w:r>
      <w:r w:rsidR="007765A8">
        <w:t>B</w:t>
      </w:r>
      <w:r w:rsidR="00095940">
        <w:t>ritish colony like many other colonies and w</w:t>
      </w:r>
      <w:r w:rsidR="007765A8">
        <w:t>as</w:t>
      </w:r>
      <w:r w:rsidR="00095940">
        <w:t xml:space="preserve"> ruled by the British Empire. </w:t>
      </w:r>
      <w:r w:rsidR="007765A8">
        <w:t>T</w:t>
      </w:r>
      <w:r w:rsidR="003D15F6">
        <w:t>here was a constant conflict in the f</w:t>
      </w:r>
      <w:r w:rsidR="00246D9C">
        <w:t xml:space="preserve">orm of clashes between American </w:t>
      </w:r>
      <w:r w:rsidR="003D15F6">
        <w:t>colonial fighters, who we</w:t>
      </w:r>
      <w:r w:rsidR="007765A8">
        <w:t>r</w:t>
      </w:r>
      <w:r w:rsidR="003D15F6">
        <w:t xml:space="preserve">e labeled as rebels and the British army. It was April 1775, when </w:t>
      </w:r>
      <w:r w:rsidR="008C76F4">
        <w:t>armed conflicts sta</w:t>
      </w:r>
      <w:r w:rsidR="007765A8">
        <w:t>r</w:t>
      </w:r>
      <w:r w:rsidR="008C76F4">
        <w:t xml:space="preserve">ted to erupt in the country between </w:t>
      </w:r>
      <w:r w:rsidR="00465044">
        <w:t>America</w:t>
      </w:r>
      <w:r w:rsidR="00246D9C">
        <w:t>n</w:t>
      </w:r>
      <w:r w:rsidR="008C76F4">
        <w:t xml:space="preserve"> colonists and </w:t>
      </w:r>
      <w:r w:rsidR="00246D9C">
        <w:t xml:space="preserve">the </w:t>
      </w:r>
      <w:r w:rsidR="008C76F4">
        <w:t xml:space="preserve">British Royal Army. </w:t>
      </w:r>
      <w:r w:rsidR="00E35FAF">
        <w:t xml:space="preserve">The </w:t>
      </w:r>
      <w:r w:rsidR="006437C8">
        <w:t xml:space="preserve">British decided to escalate and crush the rebels </w:t>
      </w:r>
      <w:r w:rsidR="005136B6">
        <w:t>with</w:t>
      </w:r>
      <w:r w:rsidR="006437C8">
        <w:t xml:space="preserve"> the power of the great royal army. This was an al</w:t>
      </w:r>
      <w:r w:rsidR="007765A8">
        <w:t>a</w:t>
      </w:r>
      <w:r w:rsidR="006437C8">
        <w:t xml:space="preserve">rming situation and caused different colonists to rally around for fighting against the British. </w:t>
      </w:r>
      <w:r w:rsidR="00267ED8">
        <w:t xml:space="preserve">In late 1775, </w:t>
      </w:r>
      <w:r w:rsidR="007765A8">
        <w:t>K</w:t>
      </w:r>
      <w:r w:rsidR="00267ED8">
        <w:t xml:space="preserve">ing George decided to deal with rebels with </w:t>
      </w:r>
      <w:r w:rsidR="007765A8">
        <w:t xml:space="preserve">an </w:t>
      </w:r>
      <w:r w:rsidR="00267ED8">
        <w:t xml:space="preserve">iron fist and ordered for preparation </w:t>
      </w:r>
      <w:r w:rsidR="00E54039">
        <w:t xml:space="preserve">of fight by enlarging the navy and army. The news reached </w:t>
      </w:r>
      <w:r w:rsidR="00396105">
        <w:t xml:space="preserve">America in </w:t>
      </w:r>
      <w:r w:rsidR="00B96772">
        <w:t xml:space="preserve">January </w:t>
      </w:r>
      <w:r w:rsidR="007944EA">
        <w:t>1776</w:t>
      </w:r>
      <w:r w:rsidR="008500E2">
        <w:t xml:space="preserve"> wh</w:t>
      </w:r>
      <w:r w:rsidR="00677497">
        <w:t>ich strengthen</w:t>
      </w:r>
      <w:r w:rsidR="005136B6">
        <w:t>ed</w:t>
      </w:r>
      <w:r w:rsidR="00677497">
        <w:t xml:space="preserve"> the cause of the colonists to </w:t>
      </w:r>
      <w:r w:rsidR="004207BF">
        <w:t>f</w:t>
      </w:r>
      <w:r w:rsidR="00465044">
        <w:t xml:space="preserve">ight against the royal army </w:t>
      </w:r>
      <w:r w:rsidR="00735418">
        <w:t xml:space="preserve">for freedom. American nationalism activated and they started a movement against British rule by </w:t>
      </w:r>
      <w:r w:rsidR="00421862">
        <w:t xml:space="preserve">spreading awareness among the masses to stand up and fight against this tyranny. The belief that they should abandon </w:t>
      </w:r>
      <w:r w:rsidR="007765A8">
        <w:t xml:space="preserve">the </w:t>
      </w:r>
      <w:r w:rsidR="00421862">
        <w:t>Brish rule in America started gaining gro</w:t>
      </w:r>
      <w:r w:rsidR="001B6B4B">
        <w:t>und</w:t>
      </w:r>
      <w:r w:rsidR="00421862">
        <w:t xml:space="preserve"> due to the possible risk of a big war. </w:t>
      </w:r>
      <w:r w:rsidR="00246D9C">
        <w:t>O</w:t>
      </w:r>
      <w:r w:rsidR="007765A8">
        <w:t>ne B</w:t>
      </w:r>
      <w:r w:rsidR="005868A9">
        <w:t xml:space="preserve">ritish immigrant, Thomas Paine </w:t>
      </w:r>
      <w:r w:rsidR="007D02F0">
        <w:t xml:space="preserve">published an influential book “Common Sense” intended to give </w:t>
      </w:r>
      <w:r w:rsidR="007765A8">
        <w:t xml:space="preserve">a </w:t>
      </w:r>
      <w:r w:rsidR="007D02F0">
        <w:t>wakeup</w:t>
      </w:r>
      <w:r w:rsidR="007765A8">
        <w:t xml:space="preserve"> </w:t>
      </w:r>
      <w:r w:rsidR="007D02F0">
        <w:t xml:space="preserve">call to the Americans against British rule. </w:t>
      </w:r>
      <w:r w:rsidR="00885E26">
        <w:t xml:space="preserve">In this </w:t>
      </w:r>
      <w:r w:rsidR="005136B6">
        <w:rPr>
          <w:rFonts w:cstheme="minorHAnsi"/>
        </w:rPr>
        <w:t xml:space="preserve">book, </w:t>
      </w:r>
      <w:r w:rsidR="005136B6" w:rsidRPr="00885E26">
        <w:rPr>
          <w:rFonts w:cstheme="minorHAnsi"/>
          <w:color w:val="181818"/>
          <w:spacing w:val="8"/>
          <w:shd w:val="clear" w:color="auto" w:fill="FFFFFF"/>
        </w:rPr>
        <w:t>“he</w:t>
      </w:r>
      <w:r w:rsidR="00885E26" w:rsidRPr="00885E26">
        <w:rPr>
          <w:rFonts w:cstheme="minorHAnsi"/>
          <w:color w:val="181818"/>
          <w:spacing w:val="8"/>
          <w:shd w:val="clear" w:color="auto" w:fill="FFFFFF"/>
        </w:rPr>
        <w:t xml:space="preserve"> argued that independence was a “natural right” and the only possible course for the colonies; the </w:t>
      </w:r>
      <w:r w:rsidR="00885E26" w:rsidRPr="00885E26">
        <w:rPr>
          <w:rFonts w:cstheme="minorHAnsi"/>
          <w:color w:val="181818"/>
          <w:spacing w:val="8"/>
          <w:shd w:val="clear" w:color="auto" w:fill="FFFFFF"/>
        </w:rPr>
        <w:lastRenderedPageBreak/>
        <w:t xml:space="preserve">pamphlet sold more than 150,000 copies in its first few weeks in </w:t>
      </w:r>
      <w:r w:rsidR="007765A8">
        <w:rPr>
          <w:rFonts w:cstheme="minorHAnsi"/>
          <w:color w:val="181818"/>
          <w:spacing w:val="8"/>
          <w:shd w:val="clear" w:color="auto" w:fill="FFFFFF"/>
        </w:rPr>
        <w:t xml:space="preserve">the </w:t>
      </w:r>
      <w:r w:rsidR="00885E26" w:rsidRPr="00885E26">
        <w:rPr>
          <w:rFonts w:cstheme="minorHAnsi"/>
          <w:color w:val="181818"/>
          <w:spacing w:val="8"/>
          <w:shd w:val="clear" w:color="auto" w:fill="FFFFFF"/>
        </w:rPr>
        <w:t>publication</w:t>
      </w:r>
      <w:r w:rsidR="001D1B93">
        <w:rPr>
          <w:rFonts w:cstheme="minorHAnsi"/>
          <w:color w:val="181818"/>
          <w:spacing w:val="8"/>
          <w:shd w:val="clear" w:color="auto" w:fill="FFFFFF"/>
        </w:rPr>
        <w:t xml:space="preserve"> </w:t>
      </w:r>
      <w:r w:rsidR="001D1B93">
        <w:rPr>
          <w:rFonts w:cstheme="minorHAnsi"/>
          <w:color w:val="181818"/>
          <w:spacing w:val="8"/>
          <w:shd w:val="clear" w:color="auto" w:fill="FFFFFF"/>
        </w:rPr>
        <w:fldChar w:fldCharType="begin"/>
      </w:r>
      <w:r w:rsidR="001D1B93">
        <w:rPr>
          <w:rFonts w:cstheme="minorHAnsi"/>
          <w:color w:val="181818"/>
          <w:spacing w:val="8"/>
          <w:shd w:val="clear" w:color="auto" w:fill="FFFFFF"/>
        </w:rPr>
        <w:instrText xml:space="preserve"> ADDIN ZOTERO_ITEM CSL_CITATION {"citationID":"e4S1NQhN","properties":{"formattedCitation":"(Editors)","plainCitation":"(Editors)","noteIndex":0},"citationItems":[{"id":142,"uris":["http://zotero.org/users/local/5OlhLovK/items/2ZG6H5HA"],"uri":["http://zotero.org/users/local/5OlhLovK/items/2ZG6H5HA"],"itemData":{"id":142,"type":"webpage","title":"Declaration of Independence","container-title":"HISTORY","abstract":"The Declaration of Independence was the first formal statement by a nation’s people asserting their right to choose their own government. When armed conflict","URL":"https://www.history.com/topics/american-revolution/declaration-of-independence","language":"en","author":[{"family":"Editors","given":"History","dropping-particle":"com"}],"accessed":{"date-parts":[["2019",11,5]]}}}],"schema":"https://github.com/citation-style-language/schema/raw/master/csl-citation.json"} </w:instrText>
      </w:r>
      <w:r w:rsidR="001D1B93">
        <w:rPr>
          <w:rFonts w:cstheme="minorHAnsi"/>
          <w:color w:val="181818"/>
          <w:spacing w:val="8"/>
          <w:shd w:val="clear" w:color="auto" w:fill="FFFFFF"/>
        </w:rPr>
        <w:fldChar w:fldCharType="separate"/>
      </w:r>
      <w:r w:rsidR="001D1B93" w:rsidRPr="001D1B93">
        <w:rPr>
          <w:rFonts w:ascii="Times New Roman" w:hAnsi="Times New Roman" w:cs="Times New Roman"/>
        </w:rPr>
        <w:t>(Editors)</w:t>
      </w:r>
      <w:r w:rsidR="001D1B93">
        <w:rPr>
          <w:rFonts w:cstheme="minorHAnsi"/>
          <w:color w:val="181818"/>
          <w:spacing w:val="8"/>
          <w:shd w:val="clear" w:color="auto" w:fill="FFFFFF"/>
        </w:rPr>
        <w:fldChar w:fldCharType="end"/>
      </w:r>
      <w:r w:rsidR="00F21AEA">
        <w:rPr>
          <w:rFonts w:cstheme="minorHAnsi"/>
          <w:color w:val="181818"/>
          <w:spacing w:val="8"/>
          <w:shd w:val="clear" w:color="auto" w:fill="FFFFFF"/>
        </w:rPr>
        <w:t>”.</w:t>
      </w:r>
    </w:p>
    <w:p w:rsidR="00F10EF4" w:rsidRDefault="00C53F9E" w:rsidP="00F10EF4">
      <w:r>
        <w:t xml:space="preserve">By the mid of the following year, </w:t>
      </w:r>
      <w:r w:rsidR="009F474C">
        <w:t xml:space="preserve">seven different colonies from America joined the </w:t>
      </w:r>
      <w:r w:rsidR="007A3F1F">
        <w:t xml:space="preserve">union in favor of independence. </w:t>
      </w:r>
      <w:r w:rsidR="00B33C63">
        <w:t>The delegates from different states pointed out the names of 5</w:t>
      </w:r>
      <w:r w:rsidR="005136B6">
        <w:t xml:space="preserve"> people</w:t>
      </w:r>
      <w:r w:rsidR="001252AD">
        <w:t xml:space="preserve"> and made a committee</w:t>
      </w:r>
      <w:r w:rsidR="00B33C63">
        <w:t xml:space="preserve"> </w:t>
      </w:r>
      <w:r w:rsidR="001252AD">
        <w:t>by assigning them the task of draftin</w:t>
      </w:r>
      <w:r w:rsidR="00610057">
        <w:t>g a formal statement. This statement was going to be the stance of American people about the d</w:t>
      </w:r>
      <w:r w:rsidR="00CB65B4">
        <w:t>ecision of self</w:t>
      </w:r>
      <w:r w:rsidR="007765A8">
        <w:t>-</w:t>
      </w:r>
      <w:r w:rsidR="00CB65B4">
        <w:t xml:space="preserve">determination while selecting the government.  The committee </w:t>
      </w:r>
      <w:r w:rsidR="007C1931">
        <w:t>comprised of 5 persons but Thomas Jefferson from Virgi</w:t>
      </w:r>
      <w:r w:rsidR="004D730E">
        <w:t>n</w:t>
      </w:r>
      <w:r w:rsidR="007765A8">
        <w:t>i</w:t>
      </w:r>
      <w:r w:rsidR="007C1931">
        <w:t>a is the most important to mention.</w:t>
      </w:r>
      <w:r w:rsidR="0006213F">
        <w:t xml:space="preserve"> The other members of the committee forced Mr</w:t>
      </w:r>
      <w:r w:rsidR="007765A8">
        <w:t>.</w:t>
      </w:r>
      <w:r w:rsidR="0006213F">
        <w:t xml:space="preserve"> Thomas that he should take this responsibility to come up with a piece of paper </w:t>
      </w:r>
      <w:r w:rsidR="007765A8">
        <w:t>that</w:t>
      </w:r>
      <w:r w:rsidR="0006213F">
        <w:t xml:space="preserve"> should not</w:t>
      </w:r>
      <w:r w:rsidR="007C1931">
        <w:t xml:space="preserve"> </w:t>
      </w:r>
      <w:r w:rsidR="004D730E">
        <w:t xml:space="preserve">only </w:t>
      </w:r>
      <w:r w:rsidR="00361DB4">
        <w:t>provide a legal and authoritative</w:t>
      </w:r>
      <w:r w:rsidR="00264C17">
        <w:t xml:space="preserve"> basis </w:t>
      </w:r>
      <w:r w:rsidR="00772305">
        <w:t>but also unite the masses for independence.</w:t>
      </w:r>
      <w:r w:rsidR="007765A8">
        <w:t xml:space="preserve"> However, the other members of the committee did an overview of the document and added extensions to some of the clauses but the major portion of the declaration was written by Mr. Thomas Jefferson. After completing the declaration of independence</w:t>
      </w:r>
      <w:r w:rsidR="00B359E0">
        <w:t>,</w:t>
      </w:r>
      <w:r w:rsidR="007765A8">
        <w:t xml:space="preserve"> he </w:t>
      </w:r>
      <w:r w:rsidR="007C1931">
        <w:t xml:space="preserve">forwarded </w:t>
      </w:r>
      <w:r w:rsidR="008B5FFF">
        <w:t xml:space="preserve">it to Mr. Adam and Dr. Franklin </w:t>
      </w:r>
      <w:r w:rsidR="0076111A">
        <w:t>and requested revisions and corrections.</w:t>
      </w:r>
    </w:p>
    <w:p w:rsidR="001B6B4B" w:rsidRPr="00C94E8B" w:rsidRDefault="00986905" w:rsidP="00C32706">
      <w:pPr>
        <w:rPr>
          <w:rFonts w:cstheme="minorHAnsi"/>
        </w:rPr>
      </w:pPr>
      <w:r>
        <w:t xml:space="preserve">Thomas Jefferson presented the declaration of independence </w:t>
      </w:r>
      <w:r w:rsidR="00DE532B">
        <w:t>before the congress</w:t>
      </w:r>
      <w:r w:rsidR="002B0BF8">
        <w:t xml:space="preserve"> for debate on June 28. </w:t>
      </w:r>
      <w:r w:rsidR="00DE532B">
        <w:t xml:space="preserve">The declaration contained the moral and legal </w:t>
      </w:r>
      <w:r w:rsidR="00B23BC8">
        <w:t>supportive argumen</w:t>
      </w:r>
      <w:r w:rsidR="00096234">
        <w:t>ts for the right of freedom. For example</w:t>
      </w:r>
      <w:r w:rsidR="007765A8">
        <w:t>,</w:t>
      </w:r>
      <w:r w:rsidR="00096234">
        <w:t xml:space="preserve"> it says in one of the clause</w:t>
      </w:r>
      <w:r w:rsidR="007765A8">
        <w:t>s</w:t>
      </w:r>
      <w:r w:rsidR="00B359E0">
        <w:t xml:space="preserve">, </w:t>
      </w:r>
      <w:r w:rsidR="00096234">
        <w:t>“</w:t>
      </w:r>
      <w:r w:rsidR="00C32706" w:rsidRPr="008B7BD0">
        <w:rPr>
          <w:rFonts w:cstheme="minorHAnsi"/>
          <w:color w:val="000000"/>
          <w:shd w:val="clear" w:color="auto" w:fill="FFFFFF"/>
        </w:rPr>
        <w:t>We hold these truths to be self-evident, that all men are created equal, that they are endowed by their Creator w</w:t>
      </w:r>
      <w:r w:rsidR="001B6B4B">
        <w:rPr>
          <w:rFonts w:cstheme="minorHAnsi"/>
          <w:color w:val="000000"/>
          <w:shd w:val="clear" w:color="auto" w:fill="FFFFFF"/>
        </w:rPr>
        <w:t xml:space="preserve">ith certain unalienable rights </w:t>
      </w:r>
      <w:r w:rsidR="00C32706" w:rsidRPr="008B7BD0">
        <w:rPr>
          <w:rFonts w:cstheme="minorHAnsi"/>
          <w:color w:val="000000"/>
          <w:shd w:val="clear" w:color="auto" w:fill="FFFFFF"/>
        </w:rPr>
        <w:t>that among these are life, liber</w:t>
      </w:r>
      <w:r w:rsidR="0095314F">
        <w:rPr>
          <w:rFonts w:cstheme="minorHAnsi"/>
          <w:color w:val="000000"/>
          <w:shd w:val="clear" w:color="auto" w:fill="FFFFFF"/>
        </w:rPr>
        <w:t xml:space="preserve">ty and the pursuit of happiness </w:t>
      </w:r>
      <w:r w:rsidR="0095314F">
        <w:rPr>
          <w:rFonts w:cstheme="minorHAnsi"/>
          <w:color w:val="000000"/>
          <w:shd w:val="clear" w:color="auto" w:fill="FFFFFF"/>
        </w:rPr>
        <w:fldChar w:fldCharType="begin"/>
      </w:r>
      <w:r w:rsidR="0095314F">
        <w:rPr>
          <w:rFonts w:cstheme="minorHAnsi"/>
          <w:color w:val="000000"/>
          <w:shd w:val="clear" w:color="auto" w:fill="FFFFFF"/>
        </w:rPr>
        <w:instrText xml:space="preserve"> ADDIN ZOTERO_ITEM CSL_CITATION {"citationID":"ovxF5kk0","properties":{"formattedCitation":"(\\uc0\\u8220{}Declaration of Independence | History, Significance, &amp; Text\\uc0\\u8221{})","plainCitation":"(“Declaration of Independence | History, Significance, &amp; Text”)","noteIndex":0},"citationItems":[{"id":144,"uris":["http://zotero.org/users/local/5OlhLovK/items/EHMEKH3T"],"uri":["http://zotero.org/users/local/5OlhLovK/items/EHMEKH3T"],"itemData":{"id":144,"type":"webpage","title":"Declaration of Independence | History, Significance, &amp; Text","container-title":"Encyclopedia Britannica","abstract":"Declaration of Independence, document approved by the Continental Congress on July 4, 1776, that announced the separation of 13 North American British colonies from Great Britain. On July 2 the Congress had resolved that ‘these United Colonies are, and of right ought to be Free and Independent States.’","URL":"https://www.britannica.com/topic/Declaration-of-Independence","language":"en","accessed":{"date-parts":[["2019",11,5]]}}}],"schema":"https://github.com/citation-style-language/schema/raw/master/csl-citation.json"} </w:instrText>
      </w:r>
      <w:r w:rsidR="0095314F">
        <w:rPr>
          <w:rFonts w:cstheme="minorHAnsi"/>
          <w:color w:val="000000"/>
          <w:shd w:val="clear" w:color="auto" w:fill="FFFFFF"/>
        </w:rPr>
        <w:fldChar w:fldCharType="separate"/>
      </w:r>
      <w:r w:rsidR="0095314F" w:rsidRPr="0095314F">
        <w:rPr>
          <w:rFonts w:ascii="Times New Roman" w:hAnsi="Times New Roman" w:cs="Times New Roman"/>
        </w:rPr>
        <w:t>(“Declaration of Independence | History, Significance, &amp; Text”)</w:t>
      </w:r>
      <w:r w:rsidR="0095314F">
        <w:rPr>
          <w:rFonts w:cstheme="minorHAnsi"/>
          <w:color w:val="000000"/>
          <w:shd w:val="clear" w:color="auto" w:fill="FFFFFF"/>
        </w:rPr>
        <w:fldChar w:fldCharType="end"/>
      </w:r>
      <w:r w:rsidR="00C32706" w:rsidRPr="008B7BD0">
        <w:rPr>
          <w:rFonts w:cstheme="minorHAnsi"/>
          <w:color w:val="000000"/>
          <w:shd w:val="clear" w:color="auto" w:fill="FFFFFF"/>
        </w:rPr>
        <w:t>”</w:t>
      </w:r>
      <w:r w:rsidR="00B359E0">
        <w:rPr>
          <w:rFonts w:cstheme="minorHAnsi"/>
          <w:color w:val="000000"/>
          <w:shd w:val="clear" w:color="auto" w:fill="FFFFFF"/>
        </w:rPr>
        <w:t>.</w:t>
      </w:r>
      <w:r w:rsidR="00772305">
        <w:rPr>
          <w:rFonts w:cstheme="minorHAnsi"/>
          <w:color w:val="000000"/>
          <w:shd w:val="clear" w:color="auto" w:fill="FFFFFF"/>
        </w:rPr>
        <w:t xml:space="preserve"> </w:t>
      </w:r>
      <w:r w:rsidR="00A43B09">
        <w:rPr>
          <w:rFonts w:cstheme="minorHAnsi"/>
          <w:color w:val="000000"/>
          <w:shd w:val="clear" w:color="auto" w:fill="FFFFFF"/>
        </w:rPr>
        <w:t>As a matter of fact</w:t>
      </w:r>
      <w:r w:rsidR="007765A8">
        <w:rPr>
          <w:rFonts w:cstheme="minorHAnsi"/>
          <w:color w:val="000000"/>
          <w:shd w:val="clear" w:color="auto" w:fill="FFFFFF"/>
        </w:rPr>
        <w:t>,</w:t>
      </w:r>
      <w:r w:rsidR="00FF00C0">
        <w:rPr>
          <w:rFonts w:cstheme="minorHAnsi"/>
          <w:color w:val="000000"/>
          <w:shd w:val="clear" w:color="auto" w:fill="FFFFFF"/>
        </w:rPr>
        <w:t xml:space="preserve"> a big British fleet </w:t>
      </w:r>
      <w:r w:rsidR="00B70623">
        <w:rPr>
          <w:rFonts w:cstheme="minorHAnsi"/>
          <w:color w:val="000000"/>
          <w:shd w:val="clear" w:color="auto" w:fill="FFFFFF"/>
        </w:rPr>
        <w:t>with more than 30,000</w:t>
      </w:r>
      <w:r w:rsidR="007A2FC7">
        <w:rPr>
          <w:rFonts w:cstheme="minorHAnsi"/>
          <w:color w:val="000000"/>
          <w:shd w:val="clear" w:color="auto" w:fill="FFFFFF"/>
        </w:rPr>
        <w:t xml:space="preserve"> </w:t>
      </w:r>
      <w:r w:rsidR="00B70623">
        <w:rPr>
          <w:rFonts w:cstheme="minorHAnsi"/>
          <w:color w:val="000000"/>
          <w:shd w:val="clear" w:color="auto" w:fill="FFFFFF"/>
        </w:rPr>
        <w:t xml:space="preserve">troops was about to hit New York </w:t>
      </w:r>
      <w:r w:rsidR="007765A8">
        <w:rPr>
          <w:rFonts w:cstheme="minorHAnsi"/>
          <w:color w:val="000000"/>
          <w:shd w:val="clear" w:color="auto" w:fill="FFFFFF"/>
        </w:rPr>
        <w:t>C</w:t>
      </w:r>
      <w:r w:rsidR="00B70623">
        <w:rPr>
          <w:rFonts w:cstheme="minorHAnsi"/>
          <w:color w:val="000000"/>
          <w:shd w:val="clear" w:color="auto" w:fill="FFFFFF"/>
        </w:rPr>
        <w:t xml:space="preserve">ity to crush the rebellious </w:t>
      </w:r>
      <w:r w:rsidR="00317446">
        <w:rPr>
          <w:rFonts w:cstheme="minorHAnsi"/>
          <w:color w:val="000000"/>
          <w:shd w:val="clear" w:color="auto" w:fill="FFFFFF"/>
        </w:rPr>
        <w:t>union, however, a</w:t>
      </w:r>
      <w:r w:rsidR="007A2FC7">
        <w:rPr>
          <w:rFonts w:cstheme="minorHAnsi"/>
          <w:color w:val="000000"/>
          <w:shd w:val="clear" w:color="auto" w:fill="FFFFFF"/>
        </w:rPr>
        <w:t xml:space="preserve">fter two days of debating and further </w:t>
      </w:r>
      <w:r w:rsidR="00FF00C0">
        <w:rPr>
          <w:rFonts w:cstheme="minorHAnsi"/>
          <w:color w:val="000000"/>
          <w:shd w:val="clear" w:color="auto" w:fill="FFFFFF"/>
        </w:rPr>
        <w:t>minor editing</w:t>
      </w:r>
      <w:r w:rsidR="007A2FC7">
        <w:rPr>
          <w:rFonts w:cstheme="minorHAnsi"/>
          <w:color w:val="000000"/>
          <w:shd w:val="clear" w:color="auto" w:fill="FFFFFF"/>
        </w:rPr>
        <w:t>, Congress decided to implement the declaration of independence</w:t>
      </w:r>
      <w:r w:rsidR="00317446">
        <w:rPr>
          <w:rFonts w:cstheme="minorHAnsi"/>
          <w:color w:val="000000"/>
          <w:shd w:val="clear" w:color="auto" w:fill="FFFFFF"/>
        </w:rPr>
        <w:t xml:space="preserve">. </w:t>
      </w:r>
      <w:r w:rsidR="007765A8">
        <w:rPr>
          <w:rFonts w:cstheme="minorHAnsi"/>
          <w:color w:val="000000"/>
          <w:shd w:val="clear" w:color="auto" w:fill="FFFFFF"/>
        </w:rPr>
        <w:t xml:space="preserve">According to political studies experts, the declaration was not </w:t>
      </w:r>
      <w:r w:rsidR="007765A8">
        <w:rPr>
          <w:rFonts w:cstheme="minorHAnsi"/>
          <w:color w:val="000000"/>
          <w:shd w:val="clear" w:color="auto" w:fill="FFFFFF"/>
        </w:rPr>
        <w:lastRenderedPageBreak/>
        <w:t xml:space="preserve">entirely flawless but still gave a solid foundation to the people of America on which the </w:t>
      </w:r>
      <w:r w:rsidR="00C94E8B">
        <w:rPr>
          <w:rFonts w:cstheme="minorHAnsi"/>
          <w:color w:val="000000"/>
          <w:shd w:val="clear" w:color="auto" w:fill="FFFFFF"/>
        </w:rPr>
        <w:t xml:space="preserve">road to independence was going to be paved. As said by Mr. Maier </w:t>
      </w:r>
      <w:r w:rsidR="00B359E0">
        <w:rPr>
          <w:rFonts w:cstheme="minorHAnsi"/>
          <w:color w:val="000000"/>
          <w:shd w:val="clear" w:color="auto" w:fill="FFFFFF"/>
        </w:rPr>
        <w:t>,</w:t>
      </w:r>
      <w:r w:rsidR="00C94E8B">
        <w:rPr>
          <w:rFonts w:cstheme="minorHAnsi"/>
          <w:color w:val="000000"/>
          <w:shd w:val="clear" w:color="auto" w:fill="FFFFFF"/>
        </w:rPr>
        <w:t>“</w:t>
      </w:r>
      <w:r w:rsidR="00C94E8B" w:rsidRPr="00C94E8B">
        <w:rPr>
          <w:rFonts w:cstheme="minorHAnsi"/>
          <w:color w:val="181818"/>
          <w:spacing w:val="8"/>
          <w:shd w:val="clear" w:color="auto" w:fill="FFFFFF"/>
        </w:rPr>
        <w:t>It changed the whole character of the war</w:t>
      </w:r>
      <w:r w:rsidR="0095314F">
        <w:rPr>
          <w:rFonts w:cstheme="minorHAnsi"/>
          <w:color w:val="181818"/>
          <w:spacing w:val="8"/>
          <w:shd w:val="clear" w:color="auto" w:fill="FFFFFF"/>
        </w:rPr>
        <w:t xml:space="preserve"> </w:t>
      </w:r>
      <w:r w:rsidR="007F4AC1">
        <w:rPr>
          <w:rFonts w:cstheme="minorHAnsi"/>
          <w:color w:val="181818"/>
          <w:spacing w:val="8"/>
          <w:shd w:val="clear" w:color="auto" w:fill="FFFFFF"/>
        </w:rPr>
        <w:fldChar w:fldCharType="begin"/>
      </w:r>
      <w:r w:rsidR="007F4AC1">
        <w:rPr>
          <w:rFonts w:cstheme="minorHAnsi"/>
          <w:color w:val="181818"/>
          <w:spacing w:val="8"/>
          <w:shd w:val="clear" w:color="auto" w:fill="FFFFFF"/>
        </w:rPr>
        <w:instrText xml:space="preserve"> ADDIN ZOTERO_ITEM CSL_CITATION {"citationID":"RCOaMF0i","properties":{"formattedCitation":"({\\i{}The Declaration of Independence: Full Text})","plainCitation":"(The Declaration of Independence: Full Text)","noteIndex":0},"citationItems":[{"id":146,"uris":["http://zotero.org/users/local/5OlhLovK/items/AVXHWBEU"],"uri":["http://zotero.org/users/local/5OlhLovK/items/AVXHWBEU"],"itemData":{"id":146,"type":"webpage","title":"The Declaration of Independence: Full text","URL":"http://www.ushistory.org/declaration/document/","accessed":{"date-parts":[["2019",11,5]]}}}],"schema":"https://github.com/citation-style-language/schema/raw/master/csl-citation.json"} </w:instrText>
      </w:r>
      <w:r w:rsidR="007F4AC1">
        <w:rPr>
          <w:rFonts w:cstheme="minorHAnsi"/>
          <w:color w:val="181818"/>
          <w:spacing w:val="8"/>
          <w:shd w:val="clear" w:color="auto" w:fill="FFFFFF"/>
        </w:rPr>
        <w:fldChar w:fldCharType="separate"/>
      </w:r>
      <w:r w:rsidR="007F4AC1" w:rsidRPr="007F4AC1">
        <w:rPr>
          <w:rFonts w:ascii="Times New Roman" w:hAnsi="Times New Roman" w:cs="Times New Roman"/>
        </w:rPr>
        <w:t>(</w:t>
      </w:r>
      <w:r w:rsidR="007F4AC1" w:rsidRPr="007F4AC1">
        <w:rPr>
          <w:rFonts w:ascii="Times New Roman" w:hAnsi="Times New Roman" w:cs="Times New Roman"/>
          <w:i/>
          <w:iCs/>
        </w:rPr>
        <w:t>The Declaration of Independence: Full Text</w:t>
      </w:r>
      <w:r w:rsidR="007F4AC1" w:rsidRPr="007F4AC1">
        <w:rPr>
          <w:rFonts w:ascii="Times New Roman" w:hAnsi="Times New Roman" w:cs="Times New Roman"/>
        </w:rPr>
        <w:t>)</w:t>
      </w:r>
      <w:r w:rsidR="007F4AC1">
        <w:rPr>
          <w:rFonts w:cstheme="minorHAnsi"/>
          <w:color w:val="181818"/>
          <w:spacing w:val="8"/>
          <w:shd w:val="clear" w:color="auto" w:fill="FFFFFF"/>
        </w:rPr>
        <w:fldChar w:fldCharType="end"/>
      </w:r>
      <w:r w:rsidR="00C94E8B">
        <w:rPr>
          <w:rFonts w:cstheme="minorHAnsi"/>
          <w:color w:val="181818"/>
          <w:spacing w:val="8"/>
          <w:shd w:val="clear" w:color="auto" w:fill="FFFFFF"/>
        </w:rPr>
        <w:t>”.</w:t>
      </w:r>
    </w:p>
    <w:p w:rsidR="008B7BD0" w:rsidRDefault="00B23BC8" w:rsidP="00986905">
      <w:pPr>
        <w:ind w:firstLine="0"/>
      </w:pPr>
      <w:r>
        <w:tab/>
      </w:r>
    </w:p>
    <w:p w:rsidR="0076111A" w:rsidRDefault="0076111A" w:rsidP="00F10EF4"/>
    <w:p w:rsidR="008B7BD0" w:rsidRDefault="008B7BD0" w:rsidP="00F10EF4"/>
    <w:p w:rsidR="008B7BD0" w:rsidRDefault="008B7BD0" w:rsidP="00F10EF4"/>
    <w:p w:rsidR="008B7BD0" w:rsidRDefault="008B7BD0"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bookmarkStart w:id="0" w:name="_GoBack"/>
    </w:p>
    <w:bookmarkEnd w:id="0"/>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p>
    <w:p w:rsidR="007F4AC1" w:rsidRDefault="007F4AC1" w:rsidP="007F4AC1">
      <w:pPr>
        <w:ind w:firstLine="0"/>
      </w:pPr>
      <w:r>
        <w:lastRenderedPageBreak/>
        <w:t>Cited by:</w:t>
      </w:r>
    </w:p>
    <w:p w:rsidR="007F4AC1" w:rsidRPr="007F4AC1" w:rsidRDefault="007F4AC1" w:rsidP="007F4AC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F4AC1">
        <w:rPr>
          <w:rFonts w:ascii="Times New Roman" w:hAnsi="Times New Roman" w:cs="Times New Roman"/>
        </w:rPr>
        <w:t xml:space="preserve">“Declaration of Independence | History, Significance, &amp; Text.” </w:t>
      </w:r>
      <w:r w:rsidRPr="007F4AC1">
        <w:rPr>
          <w:rFonts w:ascii="Times New Roman" w:hAnsi="Times New Roman" w:cs="Times New Roman"/>
          <w:i/>
          <w:iCs/>
        </w:rPr>
        <w:t>Encyclopedia Britannica</w:t>
      </w:r>
      <w:r w:rsidRPr="007F4AC1">
        <w:rPr>
          <w:rFonts w:ascii="Times New Roman" w:hAnsi="Times New Roman" w:cs="Times New Roman"/>
        </w:rPr>
        <w:t>, https://www.britannica.com/topic/Declaration-of-Independence. Accessed 5 Nov. 2019.</w:t>
      </w:r>
    </w:p>
    <w:p w:rsidR="007F4AC1" w:rsidRPr="007F4AC1" w:rsidRDefault="007F4AC1" w:rsidP="007F4AC1">
      <w:pPr>
        <w:pStyle w:val="Bibliography"/>
        <w:rPr>
          <w:rFonts w:ascii="Times New Roman" w:hAnsi="Times New Roman" w:cs="Times New Roman"/>
        </w:rPr>
      </w:pPr>
      <w:r w:rsidRPr="007F4AC1">
        <w:rPr>
          <w:rFonts w:ascii="Times New Roman" w:hAnsi="Times New Roman" w:cs="Times New Roman"/>
        </w:rPr>
        <w:t xml:space="preserve">Editors, History com. “Declaration of Independence.” </w:t>
      </w:r>
      <w:r w:rsidRPr="007F4AC1">
        <w:rPr>
          <w:rFonts w:ascii="Times New Roman" w:hAnsi="Times New Roman" w:cs="Times New Roman"/>
          <w:i/>
          <w:iCs/>
        </w:rPr>
        <w:t>HISTORY</w:t>
      </w:r>
      <w:r w:rsidRPr="007F4AC1">
        <w:rPr>
          <w:rFonts w:ascii="Times New Roman" w:hAnsi="Times New Roman" w:cs="Times New Roman"/>
        </w:rPr>
        <w:t>, https://www.history.com/topics/american-revolution/declaration-of-independence. Accessed 5 Nov. 2019.</w:t>
      </w:r>
    </w:p>
    <w:p w:rsidR="007F4AC1" w:rsidRPr="007F4AC1" w:rsidRDefault="007F4AC1" w:rsidP="007F4AC1">
      <w:pPr>
        <w:pStyle w:val="Bibliography"/>
        <w:rPr>
          <w:rFonts w:ascii="Times New Roman" w:hAnsi="Times New Roman" w:cs="Times New Roman"/>
        </w:rPr>
      </w:pPr>
      <w:r w:rsidRPr="007F4AC1">
        <w:rPr>
          <w:rFonts w:ascii="Times New Roman" w:hAnsi="Times New Roman" w:cs="Times New Roman"/>
          <w:i/>
          <w:iCs/>
        </w:rPr>
        <w:t>The Declaration of Independence: Full Text</w:t>
      </w:r>
      <w:r w:rsidRPr="007F4AC1">
        <w:rPr>
          <w:rFonts w:ascii="Times New Roman" w:hAnsi="Times New Roman" w:cs="Times New Roman"/>
        </w:rPr>
        <w:t>. http://www.ushistory.org/declaration/document/. Accessed 5 Nov. 2019.</w:t>
      </w:r>
    </w:p>
    <w:p w:rsidR="007F4AC1" w:rsidRDefault="007F4AC1" w:rsidP="007F4AC1">
      <w:pPr>
        <w:ind w:firstLine="0"/>
      </w:pPr>
      <w:r>
        <w:fldChar w:fldCharType="end"/>
      </w:r>
    </w:p>
    <w:sectPr w:rsidR="007F4AC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4BA6" w:rsidRDefault="00464BA6">
      <w:pPr>
        <w:spacing w:line="240" w:lineRule="auto"/>
      </w:pPr>
      <w:r>
        <w:separator/>
      </w:r>
    </w:p>
  </w:endnote>
  <w:endnote w:type="continuationSeparator" w:id="0">
    <w:p w:rsidR="00464BA6" w:rsidRDefault="00464B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4BA6" w:rsidRDefault="00464BA6">
      <w:pPr>
        <w:spacing w:line="240" w:lineRule="auto"/>
      </w:pPr>
      <w:r>
        <w:separator/>
      </w:r>
    </w:p>
  </w:footnote>
  <w:footnote w:type="continuationSeparator" w:id="0">
    <w:p w:rsidR="00464BA6" w:rsidRDefault="00464BA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64BA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1109BF">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64BA6">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109BF">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xNLQ0MDOwNDAxNzVX0lEKTi0uzszPAykwqgUA3EklDywAAAA="/>
  </w:docVars>
  <w:rsids>
    <w:rsidRoot w:val="00F83220"/>
    <w:rsid w:val="00040CBB"/>
    <w:rsid w:val="0006213F"/>
    <w:rsid w:val="00086DD9"/>
    <w:rsid w:val="00095940"/>
    <w:rsid w:val="00096234"/>
    <w:rsid w:val="000B78C8"/>
    <w:rsid w:val="000D5FC3"/>
    <w:rsid w:val="001109BF"/>
    <w:rsid w:val="001252AD"/>
    <w:rsid w:val="001463B2"/>
    <w:rsid w:val="001A732E"/>
    <w:rsid w:val="001B6B4B"/>
    <w:rsid w:val="001D1B93"/>
    <w:rsid w:val="001F62C0"/>
    <w:rsid w:val="00245E02"/>
    <w:rsid w:val="00246D9C"/>
    <w:rsid w:val="00264C17"/>
    <w:rsid w:val="00267ED8"/>
    <w:rsid w:val="002B0BF8"/>
    <w:rsid w:val="002F5CA6"/>
    <w:rsid w:val="00311B25"/>
    <w:rsid w:val="00317446"/>
    <w:rsid w:val="00353B66"/>
    <w:rsid w:val="00361DB4"/>
    <w:rsid w:val="00364805"/>
    <w:rsid w:val="00396105"/>
    <w:rsid w:val="003D15F6"/>
    <w:rsid w:val="004207BF"/>
    <w:rsid w:val="00421862"/>
    <w:rsid w:val="00456604"/>
    <w:rsid w:val="00464BA6"/>
    <w:rsid w:val="00465044"/>
    <w:rsid w:val="004A2675"/>
    <w:rsid w:val="004D730E"/>
    <w:rsid w:val="004F7139"/>
    <w:rsid w:val="005136B6"/>
    <w:rsid w:val="005525EB"/>
    <w:rsid w:val="0057093C"/>
    <w:rsid w:val="005868A9"/>
    <w:rsid w:val="00610057"/>
    <w:rsid w:val="006437C8"/>
    <w:rsid w:val="00677497"/>
    <w:rsid w:val="00691EC1"/>
    <w:rsid w:val="00735418"/>
    <w:rsid w:val="0076111A"/>
    <w:rsid w:val="00772305"/>
    <w:rsid w:val="007765A8"/>
    <w:rsid w:val="007944EA"/>
    <w:rsid w:val="007A2FC7"/>
    <w:rsid w:val="007A3F1F"/>
    <w:rsid w:val="007C1931"/>
    <w:rsid w:val="007C53FB"/>
    <w:rsid w:val="007D02F0"/>
    <w:rsid w:val="007F4AC1"/>
    <w:rsid w:val="008500E2"/>
    <w:rsid w:val="00885E26"/>
    <w:rsid w:val="008B5FFF"/>
    <w:rsid w:val="008B7BD0"/>
    <w:rsid w:val="008B7D18"/>
    <w:rsid w:val="008C76F4"/>
    <w:rsid w:val="008F1F97"/>
    <w:rsid w:val="008F4052"/>
    <w:rsid w:val="00910FAC"/>
    <w:rsid w:val="0095314F"/>
    <w:rsid w:val="00985A65"/>
    <w:rsid w:val="00986905"/>
    <w:rsid w:val="0099050E"/>
    <w:rsid w:val="009D4EB3"/>
    <w:rsid w:val="009F474C"/>
    <w:rsid w:val="00A43B09"/>
    <w:rsid w:val="00B13D1B"/>
    <w:rsid w:val="00B23BC8"/>
    <w:rsid w:val="00B33C63"/>
    <w:rsid w:val="00B359E0"/>
    <w:rsid w:val="00B70623"/>
    <w:rsid w:val="00B818DF"/>
    <w:rsid w:val="00B96772"/>
    <w:rsid w:val="00BA1BAA"/>
    <w:rsid w:val="00C32706"/>
    <w:rsid w:val="00C53F9E"/>
    <w:rsid w:val="00C94E8B"/>
    <w:rsid w:val="00CB65B4"/>
    <w:rsid w:val="00CD3FEE"/>
    <w:rsid w:val="00CE0874"/>
    <w:rsid w:val="00D05A7B"/>
    <w:rsid w:val="00D52117"/>
    <w:rsid w:val="00DB0D39"/>
    <w:rsid w:val="00DE532B"/>
    <w:rsid w:val="00DF2BFF"/>
    <w:rsid w:val="00E14005"/>
    <w:rsid w:val="00E35FAF"/>
    <w:rsid w:val="00E54039"/>
    <w:rsid w:val="00E614DD"/>
    <w:rsid w:val="00E627B4"/>
    <w:rsid w:val="00F10EF4"/>
    <w:rsid w:val="00F21AEA"/>
    <w:rsid w:val="00F64324"/>
    <w:rsid w:val="00F83220"/>
    <w:rsid w:val="00F9444C"/>
    <w:rsid w:val="00FF00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7F7D71"/>
    <w:rsid w:val="00927BA3"/>
    <w:rsid w:val="009D03F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69</Words>
  <Characters>609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5T10:41:00Z</dcterms:created>
  <dcterms:modified xsi:type="dcterms:W3CDTF">2019-11-05T10:4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KAry7o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